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478587" w14:textId="77777777" w:rsidR="00EF4CBC" w:rsidRPr="00016BD8" w:rsidRDefault="00EF4CBC" w:rsidP="00EF4CBC">
      <w:pPr>
        <w:spacing w:after="0" w:line="360" w:lineRule="auto"/>
        <w:rPr>
          <w:rFonts w:cstheme="minorHAnsi"/>
          <w:b/>
        </w:rPr>
      </w:pPr>
      <w:r w:rsidRPr="00016BD8">
        <w:rPr>
          <w:rFonts w:cstheme="minorHAnsi"/>
          <w:b/>
        </w:rPr>
        <w:t>Supplementary Table 1. Level of evidence from items discussed in this review.</w:t>
      </w:r>
    </w:p>
    <w:tbl>
      <w:tblPr>
        <w:tblStyle w:val="PlainTable2"/>
        <w:tblW w:w="9114" w:type="dxa"/>
        <w:tblLook w:val="04A0" w:firstRow="1" w:lastRow="0" w:firstColumn="1" w:lastColumn="0" w:noHBand="0" w:noVBand="1"/>
      </w:tblPr>
      <w:tblGrid>
        <w:gridCol w:w="1539"/>
        <w:gridCol w:w="5482"/>
        <w:gridCol w:w="2093"/>
      </w:tblGrid>
      <w:tr w:rsidR="00EF4CBC" w:rsidRPr="00016BD8" w14:paraId="0899F4C7" w14:textId="77777777" w:rsidTr="0079309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26DA6A3B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Item in review</w:t>
            </w:r>
          </w:p>
        </w:tc>
        <w:tc>
          <w:tcPr>
            <w:tcW w:w="5481" w:type="dxa"/>
            <w:noWrap/>
            <w:hideMark/>
          </w:tcPr>
          <w:p w14:paraId="242A1946" w14:textId="77777777" w:rsidR="00EF4CBC" w:rsidRPr="00016BD8" w:rsidRDefault="00EF4CBC" w:rsidP="0079309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93" w:type="dxa"/>
            <w:noWrap/>
            <w:hideMark/>
          </w:tcPr>
          <w:p w14:paraId="7E1862F9" w14:textId="77777777" w:rsidR="00EF4CBC" w:rsidRPr="00016BD8" w:rsidRDefault="00EF4CBC" w:rsidP="0079309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Grade</w:t>
            </w:r>
          </w:p>
        </w:tc>
      </w:tr>
      <w:tr w:rsidR="00EF4CBC" w:rsidRPr="00016BD8" w14:paraId="2F98F80F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1" w:type="dxa"/>
            <w:gridSpan w:val="2"/>
            <w:noWrap/>
            <w:hideMark/>
          </w:tcPr>
          <w:p w14:paraId="155035C3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Clinical features of dumping syndrome</w:t>
            </w:r>
          </w:p>
        </w:tc>
        <w:tc>
          <w:tcPr>
            <w:tcW w:w="2093" w:type="dxa"/>
            <w:noWrap/>
            <w:hideMark/>
          </w:tcPr>
          <w:p w14:paraId="412B278C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B, partly A for late dumping symptoms</w:t>
            </w:r>
          </w:p>
        </w:tc>
      </w:tr>
      <w:tr w:rsidR="00EF4CBC" w:rsidRPr="00016BD8" w14:paraId="200F1D6B" w14:textId="77777777" w:rsidTr="0079309E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1" w:type="dxa"/>
            <w:gridSpan w:val="2"/>
            <w:noWrap/>
            <w:hideMark/>
          </w:tcPr>
          <w:p w14:paraId="1A7114E5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Pathophysiology of dumping syndrome</w:t>
            </w:r>
          </w:p>
        </w:tc>
        <w:tc>
          <w:tcPr>
            <w:tcW w:w="2093" w:type="dxa"/>
            <w:noWrap/>
            <w:hideMark/>
          </w:tcPr>
          <w:p w14:paraId="7F3B4691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 xml:space="preserve">B  </w:t>
            </w:r>
          </w:p>
        </w:tc>
      </w:tr>
      <w:tr w:rsidR="00EF4CBC" w:rsidRPr="00016BD8" w14:paraId="6FCCB4E6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1" w:type="dxa"/>
            <w:gridSpan w:val="2"/>
            <w:noWrap/>
            <w:hideMark/>
          </w:tcPr>
          <w:p w14:paraId="7EE84558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Epidemiology of dumping syndrome</w:t>
            </w:r>
          </w:p>
        </w:tc>
        <w:tc>
          <w:tcPr>
            <w:tcW w:w="2093" w:type="dxa"/>
            <w:noWrap/>
            <w:hideMark/>
          </w:tcPr>
          <w:p w14:paraId="2FB93901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EF4CBC" w:rsidRPr="00016BD8" w14:paraId="25E5A075" w14:textId="77777777" w:rsidTr="0079309E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1B44DE15" w14:textId="77777777" w:rsidR="00EF4CBC" w:rsidRPr="00016BD8" w:rsidRDefault="00EF4CBC" w:rsidP="0079309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81" w:type="dxa"/>
            <w:noWrap/>
            <w:hideMark/>
          </w:tcPr>
          <w:p w14:paraId="3C088F4A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Prevalence based on self-reported symptoms</w:t>
            </w:r>
          </w:p>
        </w:tc>
        <w:tc>
          <w:tcPr>
            <w:tcW w:w="2093" w:type="dxa"/>
            <w:noWrap/>
            <w:hideMark/>
          </w:tcPr>
          <w:p w14:paraId="2F6DE48C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C</w:t>
            </w:r>
          </w:p>
        </w:tc>
      </w:tr>
      <w:tr w:rsidR="00EF4CBC" w:rsidRPr="00016BD8" w14:paraId="5679631D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75497AEC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81" w:type="dxa"/>
            <w:noWrap/>
            <w:hideMark/>
          </w:tcPr>
          <w:p w14:paraId="1EFDA872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Prevalence based on provocative testing</w:t>
            </w:r>
          </w:p>
        </w:tc>
        <w:tc>
          <w:tcPr>
            <w:tcW w:w="2093" w:type="dxa"/>
            <w:noWrap/>
            <w:hideMark/>
          </w:tcPr>
          <w:p w14:paraId="0433E8DF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B</w:t>
            </w:r>
          </w:p>
        </w:tc>
      </w:tr>
      <w:tr w:rsidR="00EF4CBC" w:rsidRPr="00016BD8" w14:paraId="1F3ACAEB" w14:textId="77777777" w:rsidTr="0079309E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1" w:type="dxa"/>
            <w:gridSpan w:val="2"/>
            <w:noWrap/>
            <w:hideMark/>
          </w:tcPr>
          <w:p w14:paraId="09DC40E8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Diagnosis of dumping syndrome</w:t>
            </w:r>
          </w:p>
        </w:tc>
        <w:tc>
          <w:tcPr>
            <w:tcW w:w="2093" w:type="dxa"/>
            <w:noWrap/>
            <w:hideMark/>
          </w:tcPr>
          <w:p w14:paraId="61B2B0F0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EF4CBC" w:rsidRPr="00016BD8" w14:paraId="7A44C31E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2D876A25" w14:textId="77777777" w:rsidR="00EF4CBC" w:rsidRPr="00016BD8" w:rsidRDefault="00EF4CBC" w:rsidP="0079309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81" w:type="dxa"/>
            <w:noWrap/>
            <w:hideMark/>
          </w:tcPr>
          <w:p w14:paraId="3EFFDFF0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when is testing indicated?</w:t>
            </w:r>
          </w:p>
        </w:tc>
        <w:tc>
          <w:tcPr>
            <w:tcW w:w="2093" w:type="dxa"/>
            <w:noWrap/>
            <w:hideMark/>
          </w:tcPr>
          <w:p w14:paraId="793ED380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N/A</w:t>
            </w:r>
          </w:p>
        </w:tc>
      </w:tr>
      <w:tr w:rsidR="00EF4CBC" w:rsidRPr="00016BD8" w14:paraId="1AC4493C" w14:textId="77777777" w:rsidTr="0079309E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3AFE4C36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81" w:type="dxa"/>
            <w:noWrap/>
            <w:hideMark/>
          </w:tcPr>
          <w:p w14:paraId="48BE8643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which test should be performed for confirmation of diagnosis?</w:t>
            </w:r>
          </w:p>
        </w:tc>
        <w:tc>
          <w:tcPr>
            <w:tcW w:w="2093" w:type="dxa"/>
            <w:noWrap/>
            <w:hideMark/>
          </w:tcPr>
          <w:p w14:paraId="50319F97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B</w:t>
            </w:r>
          </w:p>
        </w:tc>
      </w:tr>
      <w:tr w:rsidR="00EF4CBC" w:rsidRPr="00016BD8" w14:paraId="2B61B9B7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773A536B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Treatment options</w:t>
            </w:r>
          </w:p>
        </w:tc>
        <w:tc>
          <w:tcPr>
            <w:tcW w:w="5481" w:type="dxa"/>
            <w:noWrap/>
            <w:hideMark/>
          </w:tcPr>
          <w:p w14:paraId="139F1ACC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93" w:type="dxa"/>
            <w:noWrap/>
            <w:hideMark/>
          </w:tcPr>
          <w:p w14:paraId="59D3BF60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F4CBC" w:rsidRPr="00016BD8" w14:paraId="48AE4124" w14:textId="77777777" w:rsidTr="0079309E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5F1E7446" w14:textId="77777777" w:rsidR="00EF4CBC" w:rsidRPr="00016BD8" w:rsidRDefault="00EF4CBC" w:rsidP="0079309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81" w:type="dxa"/>
            <w:noWrap/>
            <w:hideMark/>
          </w:tcPr>
          <w:p w14:paraId="2E5F969E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diet</w:t>
            </w:r>
          </w:p>
        </w:tc>
        <w:tc>
          <w:tcPr>
            <w:tcW w:w="2093" w:type="dxa"/>
            <w:noWrap/>
            <w:hideMark/>
          </w:tcPr>
          <w:p w14:paraId="24220889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 xml:space="preserve">B  </w:t>
            </w:r>
          </w:p>
        </w:tc>
      </w:tr>
      <w:tr w:rsidR="00EF4CBC" w:rsidRPr="00016BD8" w14:paraId="4ABD1A5C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6005E5F5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81" w:type="dxa"/>
            <w:noWrap/>
            <w:hideMark/>
          </w:tcPr>
          <w:p w14:paraId="5D53C6B6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acarbose</w:t>
            </w:r>
          </w:p>
        </w:tc>
        <w:tc>
          <w:tcPr>
            <w:tcW w:w="2093" w:type="dxa"/>
            <w:noWrap/>
            <w:hideMark/>
          </w:tcPr>
          <w:p w14:paraId="71FB24BB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B</w:t>
            </w:r>
          </w:p>
        </w:tc>
      </w:tr>
      <w:tr w:rsidR="00EF4CBC" w:rsidRPr="00016BD8" w14:paraId="7295E0C8" w14:textId="77777777" w:rsidTr="0079309E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53A92226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81" w:type="dxa"/>
            <w:noWrap/>
            <w:hideMark/>
          </w:tcPr>
          <w:p w14:paraId="1A8FE6C5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somatostatin analogues</w:t>
            </w:r>
          </w:p>
        </w:tc>
        <w:tc>
          <w:tcPr>
            <w:tcW w:w="2093" w:type="dxa"/>
            <w:noWrap/>
            <w:hideMark/>
          </w:tcPr>
          <w:p w14:paraId="1D94DAAD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B</w:t>
            </w:r>
          </w:p>
        </w:tc>
      </w:tr>
      <w:tr w:rsidR="00EF4CBC" w:rsidRPr="00016BD8" w14:paraId="1DB01171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7ADD52DC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81" w:type="dxa"/>
            <w:noWrap/>
            <w:hideMark/>
          </w:tcPr>
          <w:p w14:paraId="17C0CC04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new perspectives</w:t>
            </w:r>
          </w:p>
        </w:tc>
        <w:tc>
          <w:tcPr>
            <w:tcW w:w="2093" w:type="dxa"/>
            <w:noWrap/>
            <w:hideMark/>
          </w:tcPr>
          <w:p w14:paraId="5A5F864D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D, C</w:t>
            </w:r>
          </w:p>
        </w:tc>
      </w:tr>
      <w:tr w:rsidR="00EF4CBC" w:rsidRPr="00016BD8" w14:paraId="351954AB" w14:textId="77777777" w:rsidTr="0079309E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0699CAE3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81" w:type="dxa"/>
            <w:noWrap/>
            <w:hideMark/>
          </w:tcPr>
          <w:p w14:paraId="550907BB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surgical re-intervention</w:t>
            </w:r>
          </w:p>
        </w:tc>
        <w:tc>
          <w:tcPr>
            <w:tcW w:w="2093" w:type="dxa"/>
            <w:noWrap/>
            <w:hideMark/>
          </w:tcPr>
          <w:p w14:paraId="567A83A6" w14:textId="77777777" w:rsidR="00EF4CBC" w:rsidRPr="00016BD8" w:rsidRDefault="00EF4CBC" w:rsidP="007930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B, C</w:t>
            </w:r>
          </w:p>
        </w:tc>
      </w:tr>
      <w:tr w:rsidR="00EF4CBC" w:rsidRPr="00016BD8" w14:paraId="104CFB40" w14:textId="77777777" w:rsidTr="00793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9" w:type="dxa"/>
            <w:noWrap/>
            <w:hideMark/>
          </w:tcPr>
          <w:p w14:paraId="27D1E409" w14:textId="77777777" w:rsidR="00EF4CBC" w:rsidRPr="00016BD8" w:rsidRDefault="00EF4CBC" w:rsidP="0079309E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81" w:type="dxa"/>
            <w:noWrap/>
            <w:hideMark/>
          </w:tcPr>
          <w:p w14:paraId="3A2604C9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new developments in surgical and endoscopic intervention</w:t>
            </w:r>
          </w:p>
        </w:tc>
        <w:tc>
          <w:tcPr>
            <w:tcW w:w="2093" w:type="dxa"/>
            <w:noWrap/>
            <w:hideMark/>
          </w:tcPr>
          <w:p w14:paraId="5F9272DA" w14:textId="77777777" w:rsidR="00EF4CBC" w:rsidRPr="00016BD8" w:rsidRDefault="00EF4CBC" w:rsidP="0079309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16BD8">
              <w:rPr>
                <w:rFonts w:ascii="Calibri" w:eastAsia="Times New Roman" w:hAnsi="Calibri" w:cs="Calibri"/>
                <w:color w:val="000000"/>
              </w:rPr>
              <w:t>C</w:t>
            </w:r>
          </w:p>
        </w:tc>
      </w:tr>
    </w:tbl>
    <w:p w14:paraId="744F88DC" w14:textId="77777777" w:rsidR="00EF4CBC" w:rsidRDefault="00EF4CBC" w:rsidP="00EF4CBC">
      <w:pPr>
        <w:spacing w:after="0" w:line="360" w:lineRule="auto"/>
        <w:rPr>
          <w:rFonts w:cstheme="minorHAnsi"/>
        </w:rPr>
      </w:pPr>
    </w:p>
    <w:p w14:paraId="2A424C1F" w14:textId="77777777" w:rsidR="00EF4CBC" w:rsidRDefault="00EF4CBC" w:rsidP="00EF4CBC">
      <w:pPr>
        <w:spacing w:after="0" w:line="276" w:lineRule="auto"/>
        <w:rPr>
          <w:rFonts w:cstheme="minorHAnsi"/>
        </w:rPr>
      </w:pPr>
      <w:r>
        <w:rPr>
          <w:rFonts w:cstheme="minorHAnsi"/>
        </w:rPr>
        <w:t>N/A; not applicable.</w:t>
      </w:r>
    </w:p>
    <w:p w14:paraId="4C6EFFD4" w14:textId="77777777" w:rsidR="00EF4CBC" w:rsidRDefault="00EF4CBC" w:rsidP="00EF4CBC">
      <w:pPr>
        <w:spacing w:after="0" w:line="276" w:lineRule="auto"/>
        <w:rPr>
          <w:rFonts w:cstheme="minorHAnsi"/>
        </w:rPr>
      </w:pPr>
    </w:p>
    <w:p w14:paraId="59593531" w14:textId="77777777" w:rsidR="00EF4CBC" w:rsidRDefault="00EF4CBC" w:rsidP="00EF4CBC">
      <w:pPr>
        <w:spacing w:after="0" w:line="276" w:lineRule="auto"/>
        <w:rPr>
          <w:rFonts w:cstheme="minorHAnsi"/>
        </w:rPr>
      </w:pPr>
      <w:r>
        <w:rPr>
          <w:rFonts w:cstheme="minorHAnsi"/>
        </w:rPr>
        <w:t>Level of evidence based on the GRADE system</w:t>
      </w:r>
      <w:r>
        <w:rPr>
          <w:rFonts w:cstheme="minorHAnsi"/>
        </w:rPr>
        <w:fldChar w:fldCharType="begin">
          <w:fldData xml:space="preserve">PEVuZE5vdGU+PENpdGU+PEF1dGhvcj5HdXlhdHQ8L0F1dGhvcj48WWVhcj4yMDExPC9ZZWFyPjxS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HdXlhdHQ8L0F1dGhvcj48WWVhcj4yMDExPC9ZZWFyPjxS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77)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and partially adapted from the consensus guideline.</w:t>
      </w:r>
      <w:r>
        <w:rPr>
          <w:rFonts w:cstheme="minorHAnsi"/>
        </w:rPr>
        <w:fldChar w:fldCharType="begin">
          <w:fldData xml:space="preserve">PEVuZE5vdGU+PENpdGU+PEF1dGhvcj5TY2FycGVsbGluaTwvQXV0aG9yPjxZZWFyPjIwMjA8L1ll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TY2FycGVsbGluaTwvQXV0aG9yPjxZZWFyPjIwMjA8L1ll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5)</w:t>
      </w:r>
      <w:r>
        <w:rPr>
          <w:rFonts w:cstheme="minorHAnsi"/>
        </w:rPr>
        <w:fldChar w:fldCharType="end"/>
      </w:r>
    </w:p>
    <w:p w14:paraId="4E5A7616" w14:textId="77777777" w:rsidR="00EF4CBC" w:rsidRDefault="00EF4CBC" w:rsidP="00EF4CBC">
      <w:pPr>
        <w:spacing w:after="0" w:line="276" w:lineRule="auto"/>
        <w:rPr>
          <w:rFonts w:ascii="Calibri" w:eastAsia="Times New Roman" w:hAnsi="Calibri" w:cs="Calibri"/>
          <w:color w:val="000000"/>
        </w:rPr>
      </w:pPr>
      <w:r>
        <w:rPr>
          <w:rFonts w:cstheme="minorHAnsi"/>
        </w:rPr>
        <w:t xml:space="preserve">A: High quality of evidence: </w:t>
      </w:r>
      <w:r w:rsidRPr="00016BD8">
        <w:rPr>
          <w:rFonts w:ascii="Calibri" w:eastAsia="Times New Roman" w:hAnsi="Calibri" w:cs="Calibri"/>
          <w:color w:val="000000"/>
        </w:rPr>
        <w:t xml:space="preserve">Further research is very unlikely to change our confidence in the estimate </w:t>
      </w:r>
      <w:proofErr w:type="gramStart"/>
      <w:r w:rsidRPr="00016BD8">
        <w:rPr>
          <w:rFonts w:ascii="Calibri" w:eastAsia="Times New Roman" w:hAnsi="Calibri" w:cs="Calibri"/>
          <w:color w:val="000000"/>
        </w:rPr>
        <w:t xml:space="preserve">of </w:t>
      </w:r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>effect</w:t>
      </w:r>
      <w:proofErr w:type="gramEnd"/>
      <w:r w:rsidRPr="00016BD8">
        <w:rPr>
          <w:rFonts w:ascii="Calibri" w:eastAsia="Times New Roman" w:hAnsi="Calibri" w:cs="Calibri"/>
          <w:color w:val="000000"/>
        </w:rPr>
        <w:t>;</w:t>
      </w:r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>the statement can be supported by several high- quality studies with consistent</w:t>
      </w:r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 xml:space="preserve">results or in special cases by one large, high- quality </w:t>
      </w:r>
      <w:proofErr w:type="spellStart"/>
      <w:r w:rsidRPr="00016BD8">
        <w:rPr>
          <w:rFonts w:ascii="Calibri" w:eastAsia="Times New Roman" w:hAnsi="Calibri" w:cs="Calibri"/>
          <w:color w:val="000000"/>
        </w:rPr>
        <w:t>multicentre</w:t>
      </w:r>
      <w:proofErr w:type="spellEnd"/>
      <w:r w:rsidRPr="00016BD8">
        <w:rPr>
          <w:rFonts w:ascii="Calibri" w:eastAsia="Times New Roman" w:hAnsi="Calibri" w:cs="Calibri"/>
          <w:color w:val="000000"/>
        </w:rPr>
        <w:t xml:space="preserve"> trial</w:t>
      </w:r>
    </w:p>
    <w:p w14:paraId="7F71094C" w14:textId="77777777" w:rsidR="00EF4CBC" w:rsidRDefault="00EF4CBC" w:rsidP="00EF4CBC">
      <w:pPr>
        <w:spacing w:after="0" w:line="276" w:lineRule="auto"/>
        <w:rPr>
          <w:rFonts w:ascii="Calibri" w:eastAsia="Times New Roman" w:hAnsi="Calibri" w:cs="Calibri"/>
          <w:color w:val="000000"/>
        </w:rPr>
      </w:pPr>
    </w:p>
    <w:p w14:paraId="2E7EAA9D" w14:textId="77777777" w:rsidR="00EF4CBC" w:rsidRDefault="00EF4CBC" w:rsidP="00EF4CBC">
      <w:pPr>
        <w:spacing w:after="0" w:line="276" w:lineRule="auto"/>
        <w:rPr>
          <w:rFonts w:ascii="Calibri" w:eastAsia="Times New Roman" w:hAnsi="Calibri" w:cs="Calibri"/>
          <w:color w:val="000000"/>
        </w:rPr>
      </w:pPr>
      <w:r>
        <w:rPr>
          <w:rFonts w:ascii="Calibri" w:eastAsia="Times New Roman" w:hAnsi="Calibri" w:cs="Calibri"/>
          <w:color w:val="000000"/>
        </w:rPr>
        <w:t xml:space="preserve">B: Moderate quality of evidence: </w:t>
      </w:r>
      <w:r w:rsidRPr="00016BD8">
        <w:rPr>
          <w:rFonts w:ascii="Calibri" w:eastAsia="Times New Roman" w:hAnsi="Calibri" w:cs="Calibri"/>
          <w:color w:val="000000"/>
        </w:rPr>
        <w:t>Further research is likely to have an important effect on our confidence in the</w:t>
      </w:r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>estimate of effect and might change the estimate; the statement can be supported</w:t>
      </w:r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>by one high- quality study or several studies with some limitations</w:t>
      </w:r>
    </w:p>
    <w:p w14:paraId="4C640234" w14:textId="77777777" w:rsidR="00EF4CBC" w:rsidRPr="00016BD8" w:rsidRDefault="00EF4CBC" w:rsidP="00EF4CBC">
      <w:pPr>
        <w:spacing w:after="0" w:line="276" w:lineRule="auto"/>
        <w:rPr>
          <w:rFonts w:ascii="Calibri" w:eastAsia="Times New Roman" w:hAnsi="Calibri" w:cs="Calibri"/>
          <w:color w:val="000000"/>
        </w:rPr>
      </w:pPr>
    </w:p>
    <w:p w14:paraId="33B5756F" w14:textId="77777777" w:rsidR="00EF4CBC" w:rsidRDefault="00EF4CBC" w:rsidP="00EF4CBC">
      <w:pPr>
        <w:spacing w:after="0" w:line="276" w:lineRule="auto"/>
        <w:rPr>
          <w:rFonts w:ascii="Calibri" w:eastAsia="Times New Roman" w:hAnsi="Calibri" w:cs="Calibri"/>
          <w:color w:val="000000"/>
        </w:rPr>
      </w:pPr>
      <w:r>
        <w:rPr>
          <w:rFonts w:cstheme="minorHAnsi"/>
        </w:rPr>
        <w:t xml:space="preserve">C: Low quality of evidence: </w:t>
      </w:r>
      <w:r w:rsidRPr="00016BD8">
        <w:rPr>
          <w:rFonts w:ascii="Calibri" w:eastAsia="Times New Roman" w:hAnsi="Calibri" w:cs="Calibri"/>
          <w:color w:val="000000"/>
        </w:rPr>
        <w:t xml:space="preserve">Further research is very likely to have an important effect on our </w:t>
      </w:r>
      <w:proofErr w:type="gramStart"/>
      <w:r w:rsidRPr="00016BD8">
        <w:rPr>
          <w:rFonts w:ascii="Calibri" w:eastAsia="Times New Roman" w:hAnsi="Calibri" w:cs="Calibri"/>
          <w:color w:val="000000"/>
        </w:rPr>
        <w:t xml:space="preserve">confidence </w:t>
      </w:r>
      <w:r>
        <w:rPr>
          <w:rFonts w:ascii="Calibri" w:eastAsia="Times New Roman" w:hAnsi="Calibri" w:cs="Calibri"/>
          <w:color w:val="000000"/>
        </w:rPr>
        <w:t xml:space="preserve"> i</w:t>
      </w:r>
      <w:r w:rsidRPr="00016BD8">
        <w:rPr>
          <w:rFonts w:ascii="Calibri" w:eastAsia="Times New Roman" w:hAnsi="Calibri" w:cs="Calibri"/>
          <w:color w:val="000000"/>
        </w:rPr>
        <w:t>n</w:t>
      </w:r>
      <w:proofErr w:type="gramEnd"/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>the estimate of effect and is likely to change the</w:t>
      </w:r>
      <w:r>
        <w:rPr>
          <w:rFonts w:ascii="Calibri" w:eastAsia="Times New Roman" w:hAnsi="Calibri" w:cs="Calibri"/>
          <w:color w:val="000000"/>
        </w:rPr>
        <w:t xml:space="preserve"> estimate; the statement can </w:t>
      </w:r>
      <w:proofErr w:type="spellStart"/>
      <w:r>
        <w:rPr>
          <w:rFonts w:ascii="Calibri" w:eastAsia="Times New Roman" w:hAnsi="Calibri" w:cs="Calibri"/>
          <w:color w:val="000000"/>
        </w:rPr>
        <w:t>be</w:t>
      </w:r>
      <w:r w:rsidRPr="00016BD8">
        <w:rPr>
          <w:rFonts w:ascii="Calibri" w:eastAsia="Times New Roman" w:hAnsi="Calibri" w:cs="Calibri"/>
          <w:color w:val="000000"/>
        </w:rPr>
        <w:t>supported</w:t>
      </w:r>
      <w:proofErr w:type="spellEnd"/>
      <w:r w:rsidRPr="00016BD8">
        <w:rPr>
          <w:rFonts w:ascii="Calibri" w:eastAsia="Times New Roman" w:hAnsi="Calibri" w:cs="Calibri"/>
          <w:color w:val="000000"/>
        </w:rPr>
        <w:t xml:space="preserve"> by one or more studies with severe limitations</w:t>
      </w:r>
    </w:p>
    <w:p w14:paraId="5366F66B" w14:textId="77777777" w:rsidR="00EF4CBC" w:rsidRDefault="00EF4CBC" w:rsidP="00EF4CBC">
      <w:pPr>
        <w:spacing w:after="0" w:line="276" w:lineRule="auto"/>
        <w:rPr>
          <w:rFonts w:ascii="Calibri" w:eastAsia="Times New Roman" w:hAnsi="Calibri" w:cs="Calibri"/>
          <w:color w:val="000000"/>
        </w:rPr>
      </w:pPr>
    </w:p>
    <w:p w14:paraId="30085192" w14:textId="77777777" w:rsidR="00EF4CBC" w:rsidRPr="00016BD8" w:rsidRDefault="00EF4CBC" w:rsidP="00EF4CBC">
      <w:pPr>
        <w:spacing w:after="0" w:line="276" w:lineRule="auto"/>
        <w:rPr>
          <w:rFonts w:ascii="Calibri" w:eastAsia="Times New Roman" w:hAnsi="Calibri" w:cs="Calibri"/>
          <w:color w:val="000000"/>
        </w:rPr>
      </w:pPr>
      <w:r>
        <w:rPr>
          <w:rFonts w:ascii="Calibri" w:eastAsia="Times New Roman" w:hAnsi="Calibri" w:cs="Calibri"/>
          <w:color w:val="000000"/>
        </w:rPr>
        <w:t xml:space="preserve">D: Very low quality of evidence: </w:t>
      </w:r>
      <w:r w:rsidRPr="00016BD8">
        <w:rPr>
          <w:rFonts w:ascii="Calibri" w:eastAsia="Times New Roman" w:hAnsi="Calibri" w:cs="Calibri"/>
          <w:color w:val="000000"/>
        </w:rPr>
        <w:t>Any estimate of effect is very uncertain; the statement can be supported by expert</w:t>
      </w:r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>opinion or one or more studies with very severe limitations, or there might be no</w:t>
      </w:r>
      <w:r>
        <w:rPr>
          <w:rFonts w:ascii="Calibri" w:eastAsia="Times New Roman" w:hAnsi="Calibri" w:cs="Calibri"/>
          <w:color w:val="000000"/>
        </w:rPr>
        <w:t xml:space="preserve"> </w:t>
      </w:r>
      <w:r w:rsidRPr="00016BD8">
        <w:rPr>
          <w:rFonts w:ascii="Calibri" w:eastAsia="Times New Roman" w:hAnsi="Calibri" w:cs="Calibri"/>
          <w:color w:val="000000"/>
        </w:rPr>
        <w:t>direct research evidence</w:t>
      </w:r>
    </w:p>
    <w:p w14:paraId="4A2E1AB1" w14:textId="77777777" w:rsidR="00EF4CBC" w:rsidRDefault="00EF4CBC" w:rsidP="00EF4CBC">
      <w:pPr>
        <w:spacing w:after="0" w:line="360" w:lineRule="auto"/>
        <w:rPr>
          <w:rFonts w:cstheme="minorHAnsi"/>
        </w:rPr>
      </w:pPr>
    </w:p>
    <w:p w14:paraId="195EA675" w14:textId="77777777" w:rsidR="008175F3" w:rsidRDefault="008175F3"/>
    <w:sectPr w:rsidR="008175F3">
      <w:footerReference w:type="even" r:id="rId6"/>
      <w:footerReference w:type="default" r:id="rId7"/>
      <w:footerReference w:type="firs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6942A6" w14:textId="77777777" w:rsidR="00452B86" w:rsidRDefault="00452B86" w:rsidP="00EF4CBC">
      <w:pPr>
        <w:spacing w:after="0" w:line="240" w:lineRule="auto"/>
      </w:pPr>
      <w:r>
        <w:separator/>
      </w:r>
    </w:p>
  </w:endnote>
  <w:endnote w:type="continuationSeparator" w:id="0">
    <w:p w14:paraId="7149018D" w14:textId="77777777" w:rsidR="00452B86" w:rsidRDefault="00452B86" w:rsidP="00EF4C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62B66A" w14:textId="4CAF80EE" w:rsidR="00EF4CBC" w:rsidRDefault="00EF4CBC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03F202E1" wp14:editId="7B03E425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210338584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6108566" w14:textId="22DA904B" w:rsidR="00EF4CBC" w:rsidRPr="00EF4CBC" w:rsidRDefault="00EF4CBC" w:rsidP="00EF4CBC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F4CB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3F202E1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66108566" w14:textId="22DA904B" w:rsidR="00EF4CBC" w:rsidRPr="00EF4CBC" w:rsidRDefault="00EF4CBC" w:rsidP="00EF4CBC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F4CB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8BDC7A" w14:textId="425C14E5" w:rsidR="00EF4CBC" w:rsidRDefault="00EF4CBC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619A7B8B" wp14:editId="655FEA18">
              <wp:simplePos x="914400" y="10071947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125203396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F4FF89E" w14:textId="6A01AAED" w:rsidR="00EF4CBC" w:rsidRPr="00EF4CBC" w:rsidRDefault="00EF4CBC" w:rsidP="00EF4CBC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F4CB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19A7B8B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6F4FF89E" w14:textId="6A01AAED" w:rsidR="00EF4CBC" w:rsidRPr="00EF4CBC" w:rsidRDefault="00EF4CBC" w:rsidP="00EF4CBC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F4CB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E5796C" w14:textId="404BF4D8" w:rsidR="00EF4CBC" w:rsidRDefault="00EF4CBC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3CFCDF3C" wp14:editId="26C9696E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734733395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B69757D" w14:textId="37CCF1D6" w:rsidR="00EF4CBC" w:rsidRPr="00EF4CBC" w:rsidRDefault="00EF4CBC" w:rsidP="00EF4CBC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F4CB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CFCDF3C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1B69757D" w14:textId="37CCF1D6" w:rsidR="00EF4CBC" w:rsidRPr="00EF4CBC" w:rsidRDefault="00EF4CBC" w:rsidP="00EF4CBC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F4CB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5E5D47" w14:textId="77777777" w:rsidR="00452B86" w:rsidRDefault="00452B86" w:rsidP="00EF4CBC">
      <w:pPr>
        <w:spacing w:after="0" w:line="240" w:lineRule="auto"/>
      </w:pPr>
      <w:r>
        <w:separator/>
      </w:r>
    </w:p>
  </w:footnote>
  <w:footnote w:type="continuationSeparator" w:id="0">
    <w:p w14:paraId="034EE2C7" w14:textId="77777777" w:rsidR="00452B86" w:rsidRDefault="00452B86" w:rsidP="00EF4CB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CBC"/>
    <w:rsid w:val="00452B86"/>
    <w:rsid w:val="008175F3"/>
    <w:rsid w:val="00EF4C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E234E"/>
  <w15:chartTrackingRefBased/>
  <w15:docId w15:val="{5D339C71-E680-493B-8214-93E221459B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NZ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4CBC"/>
    <w:rPr>
      <w:kern w:val="0"/>
      <w:lang w:val="en-US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EF4CBC"/>
    <w:pPr>
      <w:spacing w:after="0" w:line="240" w:lineRule="auto"/>
    </w:pPr>
    <w:rPr>
      <w:kern w:val="0"/>
      <w:lang w:val="en-US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Footer">
    <w:name w:val="footer"/>
    <w:basedOn w:val="Normal"/>
    <w:link w:val="FooterChar"/>
    <w:uiPriority w:val="99"/>
    <w:unhideWhenUsed/>
    <w:rsid w:val="00EF4C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4CBC"/>
    <w:rPr>
      <w:kern w:val="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1</Words>
  <Characters>1602</Characters>
  <Application>Microsoft Office Word</Application>
  <DocSecurity>0</DocSecurity>
  <Lines>13</Lines>
  <Paragraphs>3</Paragraphs>
  <ScaleCrop>false</ScaleCrop>
  <Company>Informa plc</Company>
  <LinksUpToDate>false</LinksUpToDate>
  <CharactersWithSpaces>1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tle, Claudia</dc:creator>
  <cp:keywords/>
  <dc:description/>
  <cp:lastModifiedBy>Bartle, Claudia</cp:lastModifiedBy>
  <cp:revision>1</cp:revision>
  <dcterms:created xsi:type="dcterms:W3CDTF">2023-09-04T00:44:00Z</dcterms:created>
  <dcterms:modified xsi:type="dcterms:W3CDTF">2023-09-04T0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6765ee53,c898318,43113dc4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3-09-04T00:45:09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0c06bb76-5e29-438c-b34a-f2b11bdcaa15</vt:lpwstr>
  </property>
  <property fmtid="{D5CDD505-2E9C-101B-9397-08002B2CF9AE}" pid="11" name="MSIP_Label_2bbab825-a111-45e4-86a1-18cee0005896_ContentBits">
    <vt:lpwstr>2</vt:lpwstr>
  </property>
</Properties>
</file>